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2926F0" w:rsidRPr="00F85552" w:rsidRDefault="0072772D" w:rsidP="0037218A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061ADB">
        <w:rPr>
          <w:rFonts w:ascii="Times New Roman" w:hAnsi="Times New Roman" w:cs="Times New Roman"/>
          <w:b/>
          <w:sz w:val="24"/>
          <w:szCs w:val="24"/>
          <w:lang w:val="fr-FR"/>
        </w:rPr>
        <w:t>Citation</w:t>
      </w:r>
      <w:r w:rsidR="001F6DF5" w:rsidRPr="00061ADB">
        <w:rPr>
          <w:rFonts w:ascii="Times New Roman" w:hAnsi="Times New Roman" w:cs="Times New Roman"/>
          <w:b/>
          <w:sz w:val="24"/>
          <w:szCs w:val="24"/>
          <w:lang w:val="fr-FR"/>
        </w:rPr>
        <w:t xml:space="preserve"> (AERJ)</w:t>
      </w:r>
      <w:r w:rsidR="0037218A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t xml:space="preserve"> </w:t>
      </w:r>
    </w:p>
    <w:p w:rsidR="004E4AC5" w:rsidRDefault="0072772D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37218A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uETSqWaP","properties":{"formattedCitation":" (King 2000; Kitamura 2007; Sakaue, Ogawa &amp; Sawamura 2021; Sifuna &amp; Sawamura 2010; Sifuna, Sawamura, Shimada &amp; Malenya 2015) ","plainCitation":" (King 2000; Kitamura 2007; Sakaue, Ogawa &amp; Sawamura 2021; Sifuna &amp; Sawamura 2010; Sifuna, Sawamura, Shimada &amp; Malenya 2015) ","noteIndex":0},"citationItems":[{"id":5086,"uris":["http://zotero.org/users/2816249/items/E5YFVT25"],"itemData":{"id":5086,"type":"article-journal","container-title":"Journal of International Cooperation in Education","DOI":"http://doi.org/10.15027/34134","ISSN":"1344-2996","issue":"2","journalAbbreviation":"Journal of International Cooperation in Education","page":"23-48","title":"Towards knowledge-based aid: a new way of working or a new North-South divide?","volume":"3","author":[{"family":"King","given":"Kenneth"}],"issued":{"date-parts":[["2000"]]},"citation-key":"king2000"}},{"id":5084,"uris":["http://zotero.org/users/2816249/items/A4KV5GRE"],"itemData":{"id":5084,"type":"chapter","container-title":"Education for All: Global Promises, National Challenges","event-place":"Oxford","page":"33-74","publisher":"Elsevier","publisher-place":"Oxford","title":"The Political Dimension of International Cooperation in Education: Mechanisms of Global Governance to Promote Education for All","author":[{"family":"Kitamura","given":"Yuto"}],"editor":[{"family":"Baker","given":"David"},{"family":"Wiseman","given":"Alexander"}],"issued":{"date-parts":[["2007"]]},"citation-key":"kitamura2007"}},{"id":5076,"uris":["http://zotero.org/users/2816249/items/BJFJQBQU"],"itemData":{"id":5076,"type":"article-journal","container-title":"Africa Educational Research Journal","ISSN":"2185-8268","journalAbbreviation":"Africa Educational Research Journal","note":"publisher: Japan Society for Africa Educational Research","page":"4-18","title":"Inequality in Learning Engagements Amid the COVID-19 Pandemic: A Comparative Study of Kenya, Uganda, and Malawi","volume":"12","author":[{"family":"Sakaue","given":"Katsuki"},{"family":"Ogawa","given":"Miku"},{"family":"Sawamura","given":"Nobuhide"}],"issued":{"date-parts":[["2021"]]},"citation-key":"sakaue2021"}},{"id":5083,"uris":["http://zotero.org/users/2816249/items/JNRNWX57"],"itemData":{"id":5083,"type":"book","event-place":"New York","publisher":"Nova Science Publishers","publisher-place":"New York","title":"Challenges of quality education in Sub-Saharan African countries","author":[{"family":"Sifuna","given":"Daniel N"},{"family":"Sawamura","given":"Nobuhide"}],"issued":{"date-parts":[["2010"]]},"citation-key":"sifuna2010"}},{"id":5087,"uris":["http://zotero.org/users/2816249/items/EQPIJJ8P"],"itemData":{"id":5087,"type":"chapter","container-title":"Comparative Analysis on Universal Primary Education Policy and Practice in Sub-Saharan Africa","ISBN":"94-6300-025-9","page":"135-153","publisher":"Brill","title":"UPE Policy and Quality of Education in Kenya","author":[{"family":"Sifuna","given":"Daniel N"},{"family":"Sawamura","given":"Nobuhide"},{"family":"Shimada","given":"Kentaro"},{"family":"Malenya","given":"Francis L"}],"editor":[{"family":"Ogawa","given":"Keiichi"},{"family":"Nishimura","given":"Mikiko"}],"issued":{"date-parts":[["2015"]]},"citation-key":"sifuna2015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37218A" w:rsidRPr="0037218A">
        <w:rPr>
          <w:sz w:val="24"/>
          <w:lang w:val="fr-FR"/>
        </w:rPr>
        <w:t xml:space="preserve"> (King 2000; </w:t>
      </w:r>
      <w:proofErr w:type="spellStart"/>
      <w:r w:rsidR="0037218A" w:rsidRPr="0037218A">
        <w:rPr>
          <w:sz w:val="24"/>
          <w:lang w:val="fr-FR"/>
        </w:rPr>
        <w:t>Kitamura</w:t>
      </w:r>
      <w:proofErr w:type="spellEnd"/>
      <w:r w:rsidR="0037218A" w:rsidRPr="0037218A">
        <w:rPr>
          <w:sz w:val="24"/>
          <w:lang w:val="fr-FR"/>
        </w:rPr>
        <w:t xml:space="preserve"> 2007; </w:t>
      </w:r>
      <w:proofErr w:type="spellStart"/>
      <w:r w:rsidR="0037218A" w:rsidRPr="0037218A">
        <w:rPr>
          <w:sz w:val="24"/>
          <w:lang w:val="fr-FR"/>
        </w:rPr>
        <w:t>Sakaue</w:t>
      </w:r>
      <w:proofErr w:type="spellEnd"/>
      <w:r w:rsidR="0037218A" w:rsidRPr="0037218A">
        <w:rPr>
          <w:sz w:val="24"/>
          <w:lang w:val="fr-FR"/>
        </w:rPr>
        <w:t xml:space="preserve">, Ogawa &amp; </w:t>
      </w:r>
      <w:proofErr w:type="spellStart"/>
      <w:r w:rsidR="0037218A" w:rsidRPr="0037218A">
        <w:rPr>
          <w:sz w:val="24"/>
          <w:lang w:val="fr-FR"/>
        </w:rPr>
        <w:t>Sawamura</w:t>
      </w:r>
      <w:proofErr w:type="spellEnd"/>
      <w:r w:rsidR="0037218A" w:rsidRPr="0037218A">
        <w:rPr>
          <w:sz w:val="24"/>
          <w:lang w:val="fr-FR"/>
        </w:rPr>
        <w:t xml:space="preserve"> 2021; </w:t>
      </w:r>
      <w:proofErr w:type="spellStart"/>
      <w:r w:rsidR="0037218A" w:rsidRPr="0037218A">
        <w:rPr>
          <w:sz w:val="24"/>
          <w:lang w:val="fr-FR"/>
        </w:rPr>
        <w:t>Sifuna</w:t>
      </w:r>
      <w:proofErr w:type="spellEnd"/>
      <w:r w:rsidR="0037218A" w:rsidRPr="0037218A">
        <w:rPr>
          <w:sz w:val="24"/>
          <w:lang w:val="fr-FR"/>
        </w:rPr>
        <w:t xml:space="preserve"> &amp; </w:t>
      </w:r>
      <w:proofErr w:type="spellStart"/>
      <w:r w:rsidR="0037218A" w:rsidRPr="0037218A">
        <w:rPr>
          <w:sz w:val="24"/>
          <w:lang w:val="fr-FR"/>
        </w:rPr>
        <w:t>Sawamura</w:t>
      </w:r>
      <w:proofErr w:type="spellEnd"/>
      <w:r w:rsidR="0037218A" w:rsidRPr="0037218A">
        <w:rPr>
          <w:sz w:val="24"/>
          <w:lang w:val="fr-FR"/>
        </w:rPr>
        <w:t xml:space="preserve"> 2010; </w:t>
      </w:r>
      <w:proofErr w:type="spellStart"/>
      <w:r w:rsidR="0037218A" w:rsidRPr="0037218A">
        <w:rPr>
          <w:sz w:val="24"/>
          <w:lang w:val="fr-FR"/>
        </w:rPr>
        <w:t>Sifuna</w:t>
      </w:r>
      <w:proofErr w:type="spellEnd"/>
      <w:r w:rsidR="0037218A" w:rsidRPr="0037218A">
        <w:rPr>
          <w:sz w:val="24"/>
          <w:lang w:val="fr-FR"/>
        </w:rPr>
        <w:t xml:space="preserve">, </w:t>
      </w:r>
      <w:proofErr w:type="spellStart"/>
      <w:r w:rsidR="0037218A" w:rsidRPr="0037218A">
        <w:rPr>
          <w:sz w:val="24"/>
          <w:lang w:val="fr-FR"/>
        </w:rPr>
        <w:t>Sawamura</w:t>
      </w:r>
      <w:proofErr w:type="spellEnd"/>
      <w:r w:rsidR="0037218A" w:rsidRPr="0037218A">
        <w:rPr>
          <w:sz w:val="24"/>
          <w:lang w:val="fr-FR"/>
        </w:rPr>
        <w:t xml:space="preserve">, </w:t>
      </w:r>
      <w:proofErr w:type="spellStart"/>
      <w:r w:rsidR="0037218A" w:rsidRPr="0037218A">
        <w:rPr>
          <w:sz w:val="24"/>
          <w:lang w:val="fr-FR"/>
        </w:rPr>
        <w:t>Shimada</w:t>
      </w:r>
      <w:proofErr w:type="spellEnd"/>
      <w:r w:rsidR="0037218A" w:rsidRPr="0037218A">
        <w:rPr>
          <w:sz w:val="24"/>
          <w:lang w:val="fr-FR"/>
        </w:rPr>
        <w:t xml:space="preserve"> &amp; </w:t>
      </w:r>
      <w:proofErr w:type="spellStart"/>
      <w:r w:rsidR="0037218A" w:rsidRPr="0037218A">
        <w:rPr>
          <w:sz w:val="24"/>
          <w:lang w:val="fr-FR"/>
        </w:rPr>
        <w:t>Malenya</w:t>
      </w:r>
      <w:proofErr w:type="spellEnd"/>
      <w:r w:rsidR="0037218A" w:rsidRPr="0037218A">
        <w:rPr>
          <w:sz w:val="24"/>
          <w:lang w:val="fr-FR"/>
        </w:rPr>
        <w:t xml:space="preserve"> 2015) 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4E4AC5" w:rsidRPr="00F85552" w:rsidRDefault="004E4AC5" w:rsidP="004E4AC5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37218A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IeRbU6v6","properties":{"formattedCitation":" (King 2000; Kitamura 2007; Sakaue et al. 2021; Sifuna &amp; Sawamura 2010; Sifuna et al. 2015) ","plainCitation":" (King 2000; Kitamura 2007; Sakaue et al. 2021; Sifuna &amp; Sawamura 2010; Sifuna et al. 2015) ","noteIndex":0},"citationItems":[{"id":5086,"uris":["http://zotero.org/users/2816249/items/E5YFVT25"],"itemData":{"id":5086,"type":"article-journal","container-title":"Journal of International Cooperation in Education","DOI":"http://doi.org/10.15027/34134","ISSN":"1344-2996","issue":"2","journalAbbreviation":"Journal of International Cooperation in Education","page":"23-48","title":"Towards knowledge-based aid: a new way of working or a new North-South divide?","volume":"3","author":[{"family":"King","given":"Kenneth"}],"issued":{"date-parts":[["2000"]]},"citation-key":"king2000"}},{"id":5084,"uris":["http://zotero.org/users/2816249/items/A4KV5GRE"],"itemData":{"id":5084,"type":"chapter","container-title":"Education for All: Global Promises, National Challenges","event-place":"Oxford","page":"33-74","publisher":"Elsevier","publisher-place":"Oxford","title":"The Political Dimension of International Cooperation in Education: Mechanisms of Global Governance to Promote Education for All","author":[{"family":"Kitamura","given":"Yuto"}],"editor":[{"family":"Baker","given":"David"},{"family":"Wiseman","given":"Alexander"}],"issued":{"date-parts":[["2007"]]},"citation-key":"kitamura2007"}},{"id":5076,"uris":["http://zotero.org/users/2816249/items/BJFJQBQU"],"itemData":{"id":5076,"type":"article-journal","container-title":"Africa Educational Research Journal","ISSN":"2185-8268","journalAbbreviation":"Africa Educational Research Journal","note":"publisher: Japan Society for Africa Educational Research","page":"4-18","title":"Inequality in Learning Engagements Amid the COVID-19 Pandemic: A Comparative Study of Kenya, Uganda, and Malawi","volume":"12","author":[{"family":"Sakaue","given":"Katsuki"},{"family":"Ogawa","given":"Miku"},{"family":"Sawamura","given":"Nobuhide"}],"issued":{"date-parts":[["2021"]]},"citation-key":"sakaue2021"}},{"id":5083,"uris":["http://zotero.org/users/2816249/items/JNRNWX57"],"itemData":{"id":5083,"type":"book","event-place":"New York","publisher":"Nova Science Publishers","publisher-place":"New York","title":"Challenges of quality education in Sub-Saharan African countries","author":[{"family":"Sifuna","given":"Daniel N"},{"family":"Sawamura","given":"Nobuhide"}],"issued":{"date-parts":[["2010"]]},"citation-key":"sifuna2010"}},{"id":5087,"uris":["http://zotero.org/users/2816249/items/EQPIJJ8P"],"itemData":{"id":5087,"type":"chapter","container-title":"Comparative Analysis on Universal Primary Education Policy and Practice in Sub-Saharan Africa","ISBN":"94-6300-025-9","page":"135-153","publisher":"Brill","title":"UPE Policy and Quality of Education in Kenya","author":[{"family":"Sifuna","given":"Daniel N"},{"family":"Sawamura","given":"Nobuhide"},{"family":"Shimada","given":"Kentaro"},{"family":"Malenya","given":"Francis L"}],"editor":[{"family":"Ogawa","given":"Keiichi"},{"family":"Nishimura","given":"Mikiko"}],"issued":{"date-parts":[["2015"]]},"citation-key":"sifuna2015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37218A" w:rsidRPr="00FB0585">
        <w:rPr>
          <w:sz w:val="24"/>
          <w:lang w:val="fr-FR"/>
        </w:rPr>
        <w:t xml:space="preserve"> (King 2000; </w:t>
      </w:r>
      <w:proofErr w:type="spellStart"/>
      <w:r w:rsidR="0037218A" w:rsidRPr="00FB0585">
        <w:rPr>
          <w:sz w:val="24"/>
          <w:lang w:val="fr-FR"/>
        </w:rPr>
        <w:t>Kitamura</w:t>
      </w:r>
      <w:proofErr w:type="spellEnd"/>
      <w:r w:rsidR="0037218A" w:rsidRPr="00FB0585">
        <w:rPr>
          <w:sz w:val="24"/>
          <w:lang w:val="fr-FR"/>
        </w:rPr>
        <w:t xml:space="preserve"> 2007; </w:t>
      </w:r>
      <w:proofErr w:type="spellStart"/>
      <w:r w:rsidR="0037218A" w:rsidRPr="00FB0585">
        <w:rPr>
          <w:sz w:val="24"/>
          <w:lang w:val="fr-FR"/>
        </w:rPr>
        <w:t>Sakaue</w:t>
      </w:r>
      <w:proofErr w:type="spellEnd"/>
      <w:r w:rsidR="0037218A" w:rsidRPr="00FB0585">
        <w:rPr>
          <w:sz w:val="24"/>
          <w:lang w:val="fr-FR"/>
        </w:rPr>
        <w:t xml:space="preserve"> et al. 2021; </w:t>
      </w:r>
      <w:proofErr w:type="spellStart"/>
      <w:r w:rsidR="0037218A" w:rsidRPr="00FB0585">
        <w:rPr>
          <w:sz w:val="24"/>
          <w:lang w:val="fr-FR"/>
        </w:rPr>
        <w:t>Sifuna</w:t>
      </w:r>
      <w:proofErr w:type="spellEnd"/>
      <w:r w:rsidR="0037218A" w:rsidRPr="00FB0585">
        <w:rPr>
          <w:sz w:val="24"/>
          <w:lang w:val="fr-FR"/>
        </w:rPr>
        <w:t xml:space="preserve"> &amp; </w:t>
      </w:r>
      <w:proofErr w:type="spellStart"/>
      <w:r w:rsidR="0037218A" w:rsidRPr="00FB0585">
        <w:rPr>
          <w:sz w:val="24"/>
          <w:lang w:val="fr-FR"/>
        </w:rPr>
        <w:t>Sawamura</w:t>
      </w:r>
      <w:proofErr w:type="spellEnd"/>
      <w:r w:rsidR="0037218A" w:rsidRPr="00FB0585">
        <w:rPr>
          <w:sz w:val="24"/>
          <w:lang w:val="fr-FR"/>
        </w:rPr>
        <w:t xml:space="preserve"> 2010; </w:t>
      </w:r>
      <w:proofErr w:type="spellStart"/>
      <w:r w:rsidR="0037218A" w:rsidRPr="00FB0585">
        <w:rPr>
          <w:sz w:val="24"/>
          <w:lang w:val="fr-FR"/>
        </w:rPr>
        <w:t>Sifuna</w:t>
      </w:r>
      <w:proofErr w:type="spellEnd"/>
      <w:r w:rsidR="0037218A" w:rsidRPr="00FB0585">
        <w:rPr>
          <w:sz w:val="24"/>
          <w:lang w:val="fr-FR"/>
        </w:rPr>
        <w:t xml:space="preserve"> et al. 2015) 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D93519" w:rsidRPr="007B11CE" w:rsidRDefault="00D93519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</w:p>
    <w:p w:rsidR="001F6DF5" w:rsidRPr="0037218A" w:rsidRDefault="001F6DF5">
      <w:pPr>
        <w:rPr>
          <w:rFonts w:ascii="Times New Roman" w:hAnsi="Times New Roman" w:cs="Times New Roman"/>
          <w:b/>
          <w:sz w:val="24"/>
          <w:szCs w:val="24"/>
          <w:lang w:val="fr-FR"/>
        </w:rPr>
      </w:pPr>
      <w:bookmarkStart w:id="0" w:name="_Hlk120737377"/>
      <w:r w:rsidRPr="007B11CE">
        <w:rPr>
          <w:rFonts w:ascii="Times New Roman" w:hAnsi="Times New Roman" w:cs="Times New Roman"/>
          <w:b/>
          <w:sz w:val="24"/>
          <w:szCs w:val="24"/>
          <w:lang w:val="fr-FR"/>
        </w:rPr>
        <w:t>Citation (JIDS)</w:t>
      </w:r>
    </w:p>
    <w:p w:rsidR="00747861" w:rsidRPr="00FB0585" w:rsidRDefault="00747861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37218A" w:rsidRPr="00FB0585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FHkoG4Uc","properties":{"formattedCitation":" (World Bank 2000; Thoburn 2000; Stiglitz 1998) ","plainCitation":" (World Bank 2000; Thoburn 2000; Stiglitz 1998) ","noteIndex":0},"citationItems":[{"id":5189,"uris":["http://zotero.org/users/2816249/items/MGY7VASG"],"itemData":{"id":5189,"type":"book","event-place":"New York","ISBN":"0-19-521129-4","publisher":"Oxford University Press","publisher-place":"New York","title":"World development report 2000/2001: Attacking poverty","author":[{"literal":"World Bank"}],"issued":{"date-parts":[["2000"]]},"citation-key":"worldbank2000"}},{"id":5190,"uris":["http://zotero.org/users/2816249/items/7GK4TYWT"],"itemData":{"id":5190,"type":"article-journal","container-title":"Journal of International Development Studies","ISSN":"1342-3045","issue":"2","journalAbbreviation":"Journal of International Development Studies","note":"publisher: The Japan Society for International Development","page":"49-62","title":"Development studies education in universities in the new millennium: a United Kingdom perspective","volume":"9","author":[{"family":"Thoburn","given":"John T"}],"issued":{"date-parts":[["2000"]]},"citation-key":"thoburn2000"}},{"id":5192,"uris":["http://zotero.org/users/2816249/items/B3BKQ6F3"],"itemData":{"id":5192,"type":"webpage","container-title":"The United Nations University World Institute for Development Economics Research, Helsinki","title":"More instruments and broader goals: moving toward the post-Washington Consensus","URL":"http://www.wider.unu.edu/ stiglitz.htm","author":[{"family":"Stiglitz","given":"Joseph E"}],"accessed":{"date-parts":[["2001",1,15]]},"issued":{"date-parts":[["1998"]]},"citation-key":"stiglitz1998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37218A" w:rsidRPr="00FB0585">
        <w:rPr>
          <w:sz w:val="24"/>
          <w:lang w:val="fr-FR"/>
        </w:rPr>
        <w:t xml:space="preserve"> (World Bank 2000; Thoburn 2000; Stiglitz 1998) 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CD0260" w:rsidRPr="00FB0585" w:rsidRDefault="00CD0260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bookmarkStart w:id="1" w:name="_GoBack"/>
      <w:bookmarkEnd w:id="1"/>
    </w:p>
    <w:p w:rsidR="001F6DF5" w:rsidRPr="0037218A" w:rsidRDefault="00CD0260">
      <w:pPr>
        <w:rPr>
          <w:rFonts w:ascii="Times New Roman" w:hAnsi="Times New Roman" w:cs="Times New Roman"/>
          <w:b/>
          <w:sz w:val="24"/>
          <w:szCs w:val="24"/>
          <w:lang w:val="fr-FR"/>
        </w:rPr>
      </w:pPr>
      <w:r w:rsidRPr="00BF76AA">
        <w:rPr>
          <w:rFonts w:ascii="Times New Roman" w:hAnsi="Times New Roman" w:cs="Times New Roman"/>
          <w:b/>
          <w:sz w:val="24"/>
          <w:szCs w:val="24"/>
          <w:lang w:val="fr-FR"/>
        </w:rPr>
        <w:t>Citation (</w:t>
      </w:r>
      <w:proofErr w:type="spellStart"/>
      <w:r w:rsidRPr="00BF76AA">
        <w:rPr>
          <w:rFonts w:ascii="Times New Roman" w:hAnsi="Times New Roman" w:cs="Times New Roman"/>
          <w:b/>
          <w:sz w:val="24"/>
          <w:szCs w:val="24"/>
          <w:lang w:val="fr-FR"/>
        </w:rPr>
        <w:t>Kyosei</w:t>
      </w:r>
      <w:proofErr w:type="spellEnd"/>
      <w:r w:rsidRPr="00BF76AA">
        <w:rPr>
          <w:rFonts w:ascii="Times New Roman" w:hAnsi="Times New Roman" w:cs="Times New Roman"/>
          <w:b/>
          <w:sz w:val="24"/>
          <w:szCs w:val="24"/>
          <w:lang w:val="fr-FR"/>
        </w:rPr>
        <w:t>)</w:t>
      </w:r>
      <w:bookmarkEnd w:id="0"/>
    </w:p>
    <w:p w:rsidR="00F85552" w:rsidRPr="0037218A" w:rsidRDefault="00F85552">
      <w:pPr>
        <w:rPr>
          <w:rFonts w:ascii="Times New Roman" w:eastAsia="ＭＳ 明朝" w:hAnsi="Times New Roman" w:cs="Times New Roman"/>
          <w:sz w:val="24"/>
          <w:szCs w:val="24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37218A" w:rsidRPr="0037218A">
        <w:rPr>
          <w:rFonts w:ascii="Times New Roman" w:eastAsia="ＭＳ 明朝" w:hAnsi="Times New Roman" w:cs="Times New Roman"/>
          <w:sz w:val="24"/>
          <w:szCs w:val="24"/>
        </w:rPr>
        <w:instrText xml:space="preserve"> ADDIN ZOTERO_ITEM CSL_CITATION {"citationID":"oliFOinX","properties":{"formattedCitation":" (Koizumi 2005; Malkki 2001; Hartigan 2015; Daston 2004; United Nations 2017) ","plainCitation":" (Koizumi 2005; Malkki 2001; Hartigan 2015; Daston 2004; United Nations 2017) ","noteIndex":0},"citationItems":[{"id":5218,"uris":["http://zotero.org/users/2816249/items/5HMTGIPQ"],"itemData":{"id":5218,"type":"article-journal","container-title":"Anthropology News","issue":"7","journalAbbreviation":"Anthropology News","page":"9","title":"Pluralizing Anthropology","volume":"46","author":[{"family":"Koizumi","given":"Junji"}],"issued":{"date-parts":[["2005"]]},"citation-key":"koizumi2005"}},{"id":5197,"uris":["http://zotero.org/users/2816249/items/HZVAMSXB"],"itemData":{"id":5197,"type":"chapter","collection-number":"14","collection-title":"JCAS Symposium Series","container-title":"Rewriting Africa: Toward Renaissance","event-place":"Osaka","page":"239-261","publisher":"JCAS, National Museum of Ethnology","publisher-place":"Osaka","title":"Figures of the Future: Dystopia and Subjectivity in the Social Imagination of the Future","author":[{"family":"Malkki","given":"Liisa"}],"editor":[{"family":"Kurimoto","given":"Eisei"}],"issued":{"date-parts":[["2001"]]},"citation-key":"malkki2001"}},{"id":5199,"uris":["http://zotero.org/users/2816249/items/SLNTNBSU"],"itemData":{"id":5199,"type":"book","event-place":"Minneapolis","publisher":"University of Minnesota Press","publisher-place":"Minneapolis","title":"Aesop's anthropology: A multispecies approach","author":[{"family":"Hartigan","given":"John"}],"issued":{"date-parts":[["2015"]]},"citation-key":"hartigan2015"}},{"id":5200,"uris":["http://zotero.org/users/2816249/items/27IAZEFE"],"itemData":{"id":5200,"type":"book","event-place":"New York","publisher":"Zone Books","publisher-place":"New York","title":"Things that talk: Object lessons from art and science","editor":[{"family":"Daston","given":"Lorraine"}],"issued":{"date-parts":[["2004"]]},"citation-key":"daston2004"}},{"id":5217,"uris":["http://zotero.org/users/2816249/items/XI4EQUMX"],"itemData":{"id":5217,"type":"webpage","title":"One Health, September 2017","URL":"http://www.who.int/features/qa/one-health/","author":[{"family":"United Nations","given":""}],"accessed":{"date-parts":[["2022",12,6]]},"issued":{"date-parts":[["2017"]]},"citation-key":"unitednations2017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37218A" w:rsidRPr="0037218A">
        <w:rPr>
          <w:sz w:val="24"/>
        </w:rPr>
        <w:t xml:space="preserve"> (Koizumi 2005; </w:t>
      </w:r>
      <w:proofErr w:type="spellStart"/>
      <w:r w:rsidR="0037218A" w:rsidRPr="0037218A">
        <w:rPr>
          <w:sz w:val="24"/>
        </w:rPr>
        <w:t>Malkki</w:t>
      </w:r>
      <w:proofErr w:type="spellEnd"/>
      <w:r w:rsidR="0037218A" w:rsidRPr="0037218A">
        <w:rPr>
          <w:sz w:val="24"/>
        </w:rPr>
        <w:t xml:space="preserve"> 2001; Hartigan 2015; </w:t>
      </w:r>
      <w:proofErr w:type="spellStart"/>
      <w:r w:rsidR="0037218A" w:rsidRPr="0037218A">
        <w:rPr>
          <w:sz w:val="24"/>
        </w:rPr>
        <w:t>Daston</w:t>
      </w:r>
      <w:proofErr w:type="spellEnd"/>
      <w:r w:rsidR="0037218A" w:rsidRPr="0037218A">
        <w:rPr>
          <w:sz w:val="24"/>
        </w:rPr>
        <w:t xml:space="preserve"> 2004; United Nations 2017) 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6445C1" w:rsidRPr="0037218A" w:rsidRDefault="006445C1">
      <w:pPr>
        <w:rPr>
          <w:rFonts w:ascii="Times New Roman" w:hAnsi="Times New Roman" w:cs="Times New Roman"/>
          <w:b/>
          <w:sz w:val="24"/>
          <w:szCs w:val="24"/>
        </w:rPr>
      </w:pPr>
    </w:p>
    <w:p w:rsidR="001000AF" w:rsidRPr="001000AF" w:rsidRDefault="001000AF">
      <w:pPr>
        <w:rPr>
          <w:rFonts w:ascii="Times New Roman" w:hAnsi="Times New Roman" w:cs="Times New Roman"/>
          <w:b/>
          <w:sz w:val="24"/>
          <w:szCs w:val="24"/>
          <w:lang w:val="fr-FR"/>
        </w:rPr>
      </w:pPr>
      <w:r w:rsidRPr="001000AF">
        <w:rPr>
          <w:rFonts w:ascii="Times New Roman" w:hAnsi="Times New Roman" w:cs="Times New Roman"/>
          <w:b/>
          <w:sz w:val="24"/>
          <w:szCs w:val="24"/>
          <w:lang w:val="fr-FR"/>
        </w:rPr>
        <w:t xml:space="preserve">Citation </w:t>
      </w:r>
      <w:proofErr w:type="spellStart"/>
      <w:r w:rsidRPr="001000AF">
        <w:rPr>
          <w:rFonts w:ascii="Times New Roman" w:hAnsi="Times New Roman" w:cs="Times New Roman"/>
          <w:b/>
          <w:sz w:val="24"/>
          <w:szCs w:val="24"/>
          <w:lang w:val="fr-FR"/>
        </w:rPr>
        <w:t>Kyosei</w:t>
      </w:r>
      <w:proofErr w:type="spellEnd"/>
      <w:r w:rsidRPr="001000AF">
        <w:rPr>
          <w:rFonts w:ascii="Times New Roman" w:hAnsi="Times New Roman" w:cs="Times New Roman"/>
          <w:b/>
          <w:sz w:val="24"/>
          <w:szCs w:val="24"/>
          <w:lang w:val="fr-FR"/>
        </w:rPr>
        <w:t xml:space="preserve"> (</w:t>
      </w:r>
      <w:proofErr w:type="spellStart"/>
      <w:r w:rsidRPr="001000AF">
        <w:rPr>
          <w:rFonts w:ascii="Times New Roman" w:hAnsi="Times New Roman" w:cs="Times New Roman"/>
          <w:b/>
          <w:sz w:val="24"/>
          <w:szCs w:val="24"/>
          <w:lang w:val="fr-FR"/>
        </w:rPr>
        <w:t>examples</w:t>
      </w:r>
      <w:proofErr w:type="spellEnd"/>
      <w:r w:rsidRPr="001000AF">
        <w:rPr>
          <w:rFonts w:ascii="Times New Roman" w:hAnsi="Times New Roman" w:cs="Times New Roman"/>
          <w:b/>
          <w:sz w:val="24"/>
          <w:szCs w:val="24"/>
          <w:lang w:val="fr-FR"/>
        </w:rPr>
        <w:t>)</w:t>
      </w:r>
    </w:p>
    <w:p w:rsidR="005F0CE7" w:rsidRPr="00947A90" w:rsidRDefault="005F0CE7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37218A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nKmi2OWh","properties":{"formattedCitation":" (Koizumi 2005) ","plainCitation":" (Koizumi 2005) ","noteIndex":0},"citationItems":[{"id":5218,"uris":["http://zotero.org/users/2816249/items/5HMTGIPQ"],"itemData":{"id":5218,"type":"article-journal","container-title":"Anthropology News","issue":"7","journalAbbreviation":"Anthropology News","page":"9","title":"Pluralizing Anthropology","volume":"46","author":[{"family":"Koizumi","given":"Junji"}],"issued":{"date-parts":[["2005"]]},"citation-key":"koizumi2005"}}],"sche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37218A" w:rsidRPr="0037218A">
        <w:rPr>
          <w:sz w:val="24"/>
        </w:rPr>
        <w:t xml:space="preserve"> (Koizumi 2005) 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947A90" w:rsidRDefault="00947A90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begin"/>
      </w:r>
      <w:r w:rsidR="0037218A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z08HgZUk","properties":{"formattedCitation":" (Koizumi 2005:3) ","plainCitation":" (Koizumi 2005:3) ","noteIndex":0},"citationItems":[{"id":5218,"uris":["http://zotero.org/users/2816249/items/5HMTGIPQ"],"itemData":{"id":5218,"type":"article-journal","container-title":"Anthropology News","issue":"7","journalAbbreviation":"Anthropology News","page":"9","title":"Pluralizing Anthropology","volume":"46","author":[{"family":"Koizumi","given":"Junji"}],"issued":{"date-parts":[["2005"]]},"citation-key":"koizumi2005"},"locator":"3","label":"page"}],"sche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separate"/>
      </w:r>
      <w:r w:rsidR="0037218A" w:rsidRPr="0037218A">
        <w:rPr>
          <w:sz w:val="24"/>
        </w:rPr>
        <w:t xml:space="preserve"> (Koizumi 2005:3) </w:t>
      </w: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end"/>
      </w:r>
    </w:p>
    <w:p w:rsidR="00947A90" w:rsidRPr="00311BD3" w:rsidRDefault="00947A90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begin"/>
      </w:r>
      <w:r w:rsidR="0037218A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BPJeQR7K","properties":{"formattedCitation":" (Koizumi 2005:1\\uc0\\u8211{}2) ","plainCitation":" (Koizumi 2005:1–2) ","noteIndex":0},"citationItems":[{"id":5218,"uris":["http://zotero.org/users/2816249/items/5HMTGIPQ"],"itemData":{"id":5218,"type":"article-journal","container-title":"Anthropology News","issue":"7","journalAbbreviation":"Anthropology News","page":"9","title":"Pluralizing Anthropology","volume":"46","author":[{"family":"Koizumi","given":"Junji"}],"issued":{"date-parts":[["2005"]]},"citation-key":"koizumi2005"},"locator":"1-2","label":"page"}],"sche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separate"/>
      </w:r>
      <w:r w:rsidR="0037218A" w:rsidRPr="0037218A">
        <w:rPr>
          <w:rFonts w:ascii="Times New Roman" w:hAnsi="Times New Roman" w:cs="Times New Roman"/>
          <w:sz w:val="24"/>
          <w:szCs w:val="24"/>
        </w:rPr>
        <w:t xml:space="preserve"> (Koizumi 2005:1–2) </w:t>
      </w: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end"/>
      </w:r>
    </w:p>
    <w:p w:rsidR="001000AF" w:rsidRPr="00311BD3" w:rsidRDefault="001000AF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</w:p>
    <w:p w:rsidR="0072772D" w:rsidRPr="002C74C9" w:rsidRDefault="0072772D">
      <w:pPr>
        <w:rPr>
          <w:rFonts w:ascii="Times New Roman" w:hAnsi="Times New Roman" w:cs="Times New Roman"/>
          <w:b/>
          <w:sz w:val="24"/>
          <w:szCs w:val="24"/>
          <w:lang w:val="fr-FR"/>
        </w:rPr>
      </w:pPr>
      <w:r w:rsidRPr="002C74C9">
        <w:rPr>
          <w:rFonts w:ascii="Times New Roman" w:hAnsi="Times New Roman" w:cs="Times New Roman"/>
          <w:b/>
          <w:sz w:val="24"/>
          <w:szCs w:val="24"/>
          <w:lang w:val="fr-FR"/>
        </w:rPr>
        <w:t>Bibliography</w:t>
      </w:r>
    </w:p>
    <w:p w:rsidR="0037218A" w:rsidRPr="0037218A" w:rsidRDefault="005604B0" w:rsidP="0037218A">
      <w:pPr>
        <w:pStyle w:val="Bibliography"/>
        <w:rPr>
          <w:sz w:val="24"/>
        </w:rPr>
      </w:pPr>
      <w:r w:rsidRPr="00F85552">
        <w:fldChar w:fldCharType="begin"/>
      </w:r>
      <w:r w:rsidR="0037218A" w:rsidRPr="0037218A">
        <w:instrText xml:space="preserve"> ADDIN ZOTERO_BIBL {"uncited":[],"omitted":[],"custom":[]} CSL_BIBLIOGRAPHY </w:instrText>
      </w:r>
      <w:r w:rsidRPr="00F85552">
        <w:fldChar w:fldCharType="separate"/>
      </w:r>
      <w:proofErr w:type="spellStart"/>
      <w:r w:rsidR="0037218A" w:rsidRPr="0037218A">
        <w:rPr>
          <w:sz w:val="24"/>
        </w:rPr>
        <w:t>Daston</w:t>
      </w:r>
      <w:proofErr w:type="spellEnd"/>
      <w:r w:rsidR="0037218A" w:rsidRPr="0037218A">
        <w:rPr>
          <w:sz w:val="24"/>
        </w:rPr>
        <w:t xml:space="preserve">, Lorraine (ed.). 2004. </w:t>
      </w:r>
      <w:r w:rsidR="0037218A" w:rsidRPr="0037218A">
        <w:rPr>
          <w:i/>
          <w:iCs/>
          <w:sz w:val="24"/>
        </w:rPr>
        <w:t>Things That Talk: Object Lessons from Art and Science</w:t>
      </w:r>
      <w:r w:rsidR="0037218A" w:rsidRPr="0037218A">
        <w:rPr>
          <w:sz w:val="24"/>
        </w:rPr>
        <w:t>. New York: Zone Books.</w:t>
      </w:r>
    </w:p>
    <w:p w:rsidR="0037218A" w:rsidRPr="0037218A" w:rsidRDefault="0037218A" w:rsidP="0037218A">
      <w:pPr>
        <w:pStyle w:val="Bibliography"/>
        <w:rPr>
          <w:sz w:val="24"/>
        </w:rPr>
      </w:pPr>
      <w:r w:rsidRPr="0037218A">
        <w:rPr>
          <w:sz w:val="24"/>
        </w:rPr>
        <w:t xml:space="preserve">Hartigan, John. 2015. </w:t>
      </w:r>
      <w:r w:rsidRPr="0037218A">
        <w:rPr>
          <w:i/>
          <w:iCs/>
          <w:sz w:val="24"/>
        </w:rPr>
        <w:t>Aesop’s Anthropology: A Multispecies Approach</w:t>
      </w:r>
      <w:r w:rsidRPr="0037218A">
        <w:rPr>
          <w:sz w:val="24"/>
        </w:rPr>
        <w:t>. Minneapolis: University of Minnesota Press.</w:t>
      </w:r>
    </w:p>
    <w:p w:rsidR="0037218A" w:rsidRPr="0037218A" w:rsidRDefault="0037218A" w:rsidP="0037218A">
      <w:pPr>
        <w:pStyle w:val="Bibliography"/>
        <w:rPr>
          <w:sz w:val="24"/>
        </w:rPr>
      </w:pPr>
      <w:r w:rsidRPr="0037218A">
        <w:rPr>
          <w:sz w:val="24"/>
        </w:rPr>
        <w:t xml:space="preserve">King, Kenneth. 2000. Towards Knowledge-Based Aid: A New Way of Working or a New North-South Divide? </w:t>
      </w:r>
      <w:r w:rsidRPr="0037218A">
        <w:rPr>
          <w:i/>
          <w:iCs/>
          <w:sz w:val="24"/>
        </w:rPr>
        <w:t>Journal of International Cooperation in Education</w:t>
      </w:r>
      <w:r w:rsidRPr="0037218A">
        <w:rPr>
          <w:sz w:val="24"/>
        </w:rPr>
        <w:t xml:space="preserve"> 3(2):23–48. http://doi.org/10.15027/34134.</w:t>
      </w:r>
    </w:p>
    <w:p w:rsidR="0037218A" w:rsidRPr="0037218A" w:rsidRDefault="0037218A" w:rsidP="0037218A">
      <w:pPr>
        <w:pStyle w:val="Bibliography"/>
        <w:rPr>
          <w:sz w:val="24"/>
        </w:rPr>
      </w:pPr>
      <w:r w:rsidRPr="0037218A">
        <w:rPr>
          <w:sz w:val="24"/>
        </w:rPr>
        <w:t xml:space="preserve">Kitamura, </w:t>
      </w:r>
      <w:proofErr w:type="spellStart"/>
      <w:r w:rsidRPr="0037218A">
        <w:rPr>
          <w:sz w:val="24"/>
        </w:rPr>
        <w:t>Yuto</w:t>
      </w:r>
      <w:proofErr w:type="spellEnd"/>
      <w:r w:rsidRPr="0037218A">
        <w:rPr>
          <w:sz w:val="24"/>
        </w:rPr>
        <w:t xml:space="preserve">. 2007. The Political Dimension of International Cooperation in Education: Mechanisms of Global Governance to Promote Education for All. In David Baker and Alexander Wiseman (eds.). </w:t>
      </w:r>
      <w:r w:rsidRPr="0037218A">
        <w:rPr>
          <w:i/>
          <w:iCs/>
          <w:sz w:val="24"/>
        </w:rPr>
        <w:t>Education for All: Global Promises, National Challenges</w:t>
      </w:r>
      <w:r w:rsidRPr="0037218A">
        <w:rPr>
          <w:sz w:val="24"/>
        </w:rPr>
        <w:t>, pp. 33–74. Oxford: Elsevier.</w:t>
      </w:r>
    </w:p>
    <w:p w:rsidR="0037218A" w:rsidRPr="0037218A" w:rsidRDefault="0037218A" w:rsidP="0037218A">
      <w:pPr>
        <w:pStyle w:val="Bibliography"/>
        <w:rPr>
          <w:sz w:val="24"/>
        </w:rPr>
      </w:pPr>
      <w:r w:rsidRPr="0037218A">
        <w:rPr>
          <w:sz w:val="24"/>
        </w:rPr>
        <w:t xml:space="preserve">Koizumi, </w:t>
      </w:r>
      <w:proofErr w:type="spellStart"/>
      <w:r w:rsidRPr="0037218A">
        <w:rPr>
          <w:sz w:val="24"/>
        </w:rPr>
        <w:t>Junji</w:t>
      </w:r>
      <w:proofErr w:type="spellEnd"/>
      <w:r w:rsidRPr="0037218A">
        <w:rPr>
          <w:sz w:val="24"/>
        </w:rPr>
        <w:t xml:space="preserve">. 2005. Pluralizing Anthropology. </w:t>
      </w:r>
      <w:r w:rsidRPr="0037218A">
        <w:rPr>
          <w:i/>
          <w:iCs/>
          <w:sz w:val="24"/>
        </w:rPr>
        <w:t>Anthropology News</w:t>
      </w:r>
      <w:r w:rsidRPr="0037218A">
        <w:rPr>
          <w:sz w:val="24"/>
        </w:rPr>
        <w:t xml:space="preserve"> 46(7):9.</w:t>
      </w:r>
    </w:p>
    <w:p w:rsidR="0037218A" w:rsidRPr="0037218A" w:rsidRDefault="0037218A" w:rsidP="0037218A">
      <w:pPr>
        <w:pStyle w:val="Bibliography"/>
        <w:rPr>
          <w:sz w:val="24"/>
        </w:rPr>
      </w:pPr>
      <w:proofErr w:type="spellStart"/>
      <w:r w:rsidRPr="0037218A">
        <w:rPr>
          <w:sz w:val="24"/>
        </w:rPr>
        <w:t>Malkki</w:t>
      </w:r>
      <w:proofErr w:type="spellEnd"/>
      <w:r w:rsidRPr="0037218A">
        <w:rPr>
          <w:sz w:val="24"/>
        </w:rPr>
        <w:t xml:space="preserve">, </w:t>
      </w:r>
      <w:proofErr w:type="spellStart"/>
      <w:r w:rsidRPr="0037218A">
        <w:rPr>
          <w:sz w:val="24"/>
        </w:rPr>
        <w:t>Liisa</w:t>
      </w:r>
      <w:proofErr w:type="spellEnd"/>
      <w:r w:rsidRPr="0037218A">
        <w:rPr>
          <w:sz w:val="24"/>
        </w:rPr>
        <w:t xml:space="preserve">. 2001. Figures of the Future: Dystopia and Subjectivity in the Social Imagination of the Future. In </w:t>
      </w:r>
      <w:proofErr w:type="spellStart"/>
      <w:r w:rsidRPr="0037218A">
        <w:rPr>
          <w:sz w:val="24"/>
        </w:rPr>
        <w:t>Eisei</w:t>
      </w:r>
      <w:proofErr w:type="spellEnd"/>
      <w:r w:rsidRPr="0037218A">
        <w:rPr>
          <w:sz w:val="24"/>
        </w:rPr>
        <w:t xml:space="preserve"> Kurimoto (ed.). </w:t>
      </w:r>
      <w:r w:rsidRPr="0037218A">
        <w:rPr>
          <w:i/>
          <w:iCs/>
          <w:sz w:val="24"/>
        </w:rPr>
        <w:t>Rewriting Africa: Toward Renaissance</w:t>
      </w:r>
      <w:r w:rsidRPr="0037218A">
        <w:rPr>
          <w:sz w:val="24"/>
        </w:rPr>
        <w:t>, pp. 239–261. JCAS Symposium Series 14. Osaka: JCAS, National Museum of Ethnology.</w:t>
      </w:r>
    </w:p>
    <w:p w:rsidR="0037218A" w:rsidRPr="0037218A" w:rsidRDefault="0037218A" w:rsidP="0037218A">
      <w:pPr>
        <w:pStyle w:val="Bibliography"/>
        <w:rPr>
          <w:sz w:val="24"/>
        </w:rPr>
      </w:pPr>
      <w:proofErr w:type="spellStart"/>
      <w:r w:rsidRPr="0037218A">
        <w:rPr>
          <w:sz w:val="24"/>
        </w:rPr>
        <w:lastRenderedPageBreak/>
        <w:t>Sakaue</w:t>
      </w:r>
      <w:proofErr w:type="spellEnd"/>
      <w:r w:rsidRPr="0037218A">
        <w:rPr>
          <w:sz w:val="24"/>
        </w:rPr>
        <w:t xml:space="preserve">, </w:t>
      </w:r>
      <w:proofErr w:type="spellStart"/>
      <w:r w:rsidRPr="0037218A">
        <w:rPr>
          <w:sz w:val="24"/>
        </w:rPr>
        <w:t>Katsuki</w:t>
      </w:r>
      <w:proofErr w:type="spellEnd"/>
      <w:r w:rsidRPr="0037218A">
        <w:rPr>
          <w:sz w:val="24"/>
        </w:rPr>
        <w:t xml:space="preserve">, Ogawa, </w:t>
      </w:r>
      <w:proofErr w:type="spellStart"/>
      <w:r w:rsidRPr="0037218A">
        <w:rPr>
          <w:sz w:val="24"/>
        </w:rPr>
        <w:t>Miku</w:t>
      </w:r>
      <w:proofErr w:type="spellEnd"/>
      <w:r w:rsidRPr="0037218A">
        <w:rPr>
          <w:sz w:val="24"/>
        </w:rPr>
        <w:t xml:space="preserve"> and </w:t>
      </w:r>
      <w:proofErr w:type="spellStart"/>
      <w:r w:rsidRPr="0037218A">
        <w:rPr>
          <w:sz w:val="24"/>
        </w:rPr>
        <w:t>Sawamura</w:t>
      </w:r>
      <w:proofErr w:type="spellEnd"/>
      <w:r w:rsidRPr="0037218A">
        <w:rPr>
          <w:sz w:val="24"/>
        </w:rPr>
        <w:t xml:space="preserve">, Nobuhide. 2021. Inequality in Learning Engagements Amid the COVID-19 Pandemic: A Comparative Study of Kenya, Uganda, and Malawi. </w:t>
      </w:r>
      <w:r w:rsidRPr="0037218A">
        <w:rPr>
          <w:i/>
          <w:iCs/>
          <w:sz w:val="24"/>
        </w:rPr>
        <w:t>Africa Educational Research Journal</w:t>
      </w:r>
      <w:r w:rsidRPr="0037218A">
        <w:rPr>
          <w:sz w:val="24"/>
        </w:rPr>
        <w:t xml:space="preserve"> 12:4–18.</w:t>
      </w:r>
    </w:p>
    <w:p w:rsidR="0037218A" w:rsidRPr="0037218A" w:rsidRDefault="0037218A" w:rsidP="0037218A">
      <w:pPr>
        <w:pStyle w:val="Bibliography"/>
        <w:rPr>
          <w:sz w:val="24"/>
        </w:rPr>
      </w:pPr>
      <w:proofErr w:type="spellStart"/>
      <w:r w:rsidRPr="0037218A">
        <w:rPr>
          <w:sz w:val="24"/>
        </w:rPr>
        <w:t>Sifuna</w:t>
      </w:r>
      <w:proofErr w:type="spellEnd"/>
      <w:r w:rsidRPr="0037218A">
        <w:rPr>
          <w:sz w:val="24"/>
        </w:rPr>
        <w:t xml:space="preserve">, Daniel N. and </w:t>
      </w:r>
      <w:proofErr w:type="spellStart"/>
      <w:r w:rsidRPr="0037218A">
        <w:rPr>
          <w:sz w:val="24"/>
        </w:rPr>
        <w:t>Sawamura</w:t>
      </w:r>
      <w:proofErr w:type="spellEnd"/>
      <w:r w:rsidRPr="0037218A">
        <w:rPr>
          <w:sz w:val="24"/>
        </w:rPr>
        <w:t xml:space="preserve">, Nobuhide. 2010. </w:t>
      </w:r>
      <w:r w:rsidRPr="0037218A">
        <w:rPr>
          <w:i/>
          <w:iCs/>
          <w:sz w:val="24"/>
        </w:rPr>
        <w:t>Challenges of Quality Education in Sub-Saharan African Countries</w:t>
      </w:r>
      <w:r w:rsidRPr="0037218A">
        <w:rPr>
          <w:sz w:val="24"/>
        </w:rPr>
        <w:t>. New York: Nova Science Publishers.</w:t>
      </w:r>
    </w:p>
    <w:p w:rsidR="0037218A" w:rsidRPr="0037218A" w:rsidRDefault="0037218A" w:rsidP="0037218A">
      <w:pPr>
        <w:pStyle w:val="Bibliography"/>
        <w:rPr>
          <w:sz w:val="24"/>
        </w:rPr>
      </w:pPr>
      <w:proofErr w:type="spellStart"/>
      <w:r w:rsidRPr="0037218A">
        <w:rPr>
          <w:sz w:val="24"/>
        </w:rPr>
        <w:t>Sifuna</w:t>
      </w:r>
      <w:proofErr w:type="spellEnd"/>
      <w:r w:rsidRPr="0037218A">
        <w:rPr>
          <w:sz w:val="24"/>
        </w:rPr>
        <w:t xml:space="preserve">, Daniel N., </w:t>
      </w:r>
      <w:proofErr w:type="spellStart"/>
      <w:r w:rsidRPr="0037218A">
        <w:rPr>
          <w:sz w:val="24"/>
        </w:rPr>
        <w:t>Sawamura</w:t>
      </w:r>
      <w:proofErr w:type="spellEnd"/>
      <w:r w:rsidRPr="0037218A">
        <w:rPr>
          <w:sz w:val="24"/>
        </w:rPr>
        <w:t xml:space="preserve">, Nobuhide, Shimada, </w:t>
      </w:r>
      <w:proofErr w:type="spellStart"/>
      <w:r w:rsidRPr="0037218A">
        <w:rPr>
          <w:sz w:val="24"/>
        </w:rPr>
        <w:t>Kentaro</w:t>
      </w:r>
      <w:proofErr w:type="spellEnd"/>
      <w:r w:rsidRPr="0037218A">
        <w:rPr>
          <w:sz w:val="24"/>
        </w:rPr>
        <w:t xml:space="preserve"> and </w:t>
      </w:r>
      <w:proofErr w:type="spellStart"/>
      <w:r w:rsidRPr="0037218A">
        <w:rPr>
          <w:sz w:val="24"/>
        </w:rPr>
        <w:t>Malenya</w:t>
      </w:r>
      <w:proofErr w:type="spellEnd"/>
      <w:r w:rsidRPr="0037218A">
        <w:rPr>
          <w:sz w:val="24"/>
        </w:rPr>
        <w:t xml:space="preserve">, Francis L. 2015. UPE Policy and Quality of Education in Kenya. In Keiichi Ogawa and </w:t>
      </w:r>
      <w:proofErr w:type="spellStart"/>
      <w:r w:rsidRPr="0037218A">
        <w:rPr>
          <w:sz w:val="24"/>
        </w:rPr>
        <w:t>Mikiko</w:t>
      </w:r>
      <w:proofErr w:type="spellEnd"/>
      <w:r w:rsidRPr="0037218A">
        <w:rPr>
          <w:sz w:val="24"/>
        </w:rPr>
        <w:t xml:space="preserve"> Nishimura (eds.). </w:t>
      </w:r>
      <w:r w:rsidRPr="0037218A">
        <w:rPr>
          <w:i/>
          <w:iCs/>
          <w:sz w:val="24"/>
        </w:rPr>
        <w:t>Comparative Analysis on Universal Primary Education Policy and Practice in Sub-Saharan Africa</w:t>
      </w:r>
      <w:r w:rsidRPr="0037218A">
        <w:rPr>
          <w:sz w:val="24"/>
        </w:rPr>
        <w:t>, pp. 135–153. Brill.</w:t>
      </w:r>
    </w:p>
    <w:p w:rsidR="0037218A" w:rsidRPr="0037218A" w:rsidRDefault="0037218A" w:rsidP="0037218A">
      <w:pPr>
        <w:pStyle w:val="Bibliography"/>
        <w:rPr>
          <w:sz w:val="24"/>
        </w:rPr>
      </w:pPr>
      <w:r w:rsidRPr="0037218A">
        <w:rPr>
          <w:sz w:val="24"/>
        </w:rPr>
        <w:t xml:space="preserve">Stiglitz, Joseph E. 1998. More Instruments and Broader Goals: Moving toward the Post-Washington Consensus. The United Nations University World Institute for Development Economics Research, Helsinki. http://www.wider.unu.edu/ stiglitz.htm (Last accessed 2001/1/15) </w:t>
      </w:r>
    </w:p>
    <w:p w:rsidR="0037218A" w:rsidRPr="0037218A" w:rsidRDefault="0037218A" w:rsidP="0037218A">
      <w:pPr>
        <w:pStyle w:val="Bibliography"/>
        <w:rPr>
          <w:sz w:val="24"/>
        </w:rPr>
      </w:pPr>
      <w:r w:rsidRPr="0037218A">
        <w:rPr>
          <w:sz w:val="24"/>
        </w:rPr>
        <w:t xml:space="preserve">Thoburn, John T. 2000. Development Studies Education in Universities in the New Millennium: A United Kingdom Perspective. </w:t>
      </w:r>
      <w:r w:rsidRPr="0037218A">
        <w:rPr>
          <w:i/>
          <w:iCs/>
          <w:sz w:val="24"/>
        </w:rPr>
        <w:t>Journal of International Development Studies</w:t>
      </w:r>
      <w:r w:rsidRPr="0037218A">
        <w:rPr>
          <w:sz w:val="24"/>
        </w:rPr>
        <w:t xml:space="preserve"> 9(2):49–62.</w:t>
      </w:r>
    </w:p>
    <w:p w:rsidR="0037218A" w:rsidRPr="0037218A" w:rsidRDefault="0037218A" w:rsidP="0037218A">
      <w:pPr>
        <w:pStyle w:val="Bibliography"/>
        <w:rPr>
          <w:sz w:val="24"/>
        </w:rPr>
      </w:pPr>
      <w:r w:rsidRPr="0037218A">
        <w:rPr>
          <w:sz w:val="24"/>
        </w:rPr>
        <w:t xml:space="preserve">United Nations. 2017. One Health, September 2017. http://www.who.int/features/qa/one-health/ (Last accessed 2022/12/6) </w:t>
      </w:r>
    </w:p>
    <w:p w:rsidR="0037218A" w:rsidRPr="0037218A" w:rsidRDefault="0037218A" w:rsidP="0037218A">
      <w:pPr>
        <w:pStyle w:val="Bibliography"/>
        <w:rPr>
          <w:sz w:val="24"/>
        </w:rPr>
      </w:pPr>
      <w:r w:rsidRPr="0037218A">
        <w:rPr>
          <w:sz w:val="24"/>
        </w:rPr>
        <w:t xml:space="preserve">World Bank. 2000. </w:t>
      </w:r>
      <w:r w:rsidRPr="0037218A">
        <w:rPr>
          <w:i/>
          <w:iCs/>
          <w:sz w:val="24"/>
        </w:rPr>
        <w:t>World Development Report 2000/2001: Attacking Poverty</w:t>
      </w:r>
      <w:r w:rsidRPr="0037218A">
        <w:rPr>
          <w:sz w:val="24"/>
        </w:rPr>
        <w:t>. New York: Oxford University Press.</w:t>
      </w:r>
    </w:p>
    <w:p w:rsidR="0072772D" w:rsidRPr="00F85552" w:rsidRDefault="005604B0">
      <w:pPr>
        <w:rPr>
          <w:rFonts w:ascii="Times New Roman" w:hAnsi="Times New Roman" w:cs="Times New Roman"/>
          <w:sz w:val="24"/>
          <w:szCs w:val="24"/>
        </w:rPr>
      </w:pPr>
      <w:r w:rsidRPr="00F85552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72772D" w:rsidRPr="00F85552">
      <w:pgSz w:w="11906" w:h="16838"/>
      <w:pgMar w:top="1985" w:right="1701" w:bottom="1701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B11DFF" w:rsidRDefault="00B11DFF" w:rsidP="005604B0">
      <w:pPr>
        <w:spacing w:after="0" w:line="240" w:lineRule="auto"/>
      </w:pPr>
      <w:r>
        <w:separator/>
      </w:r>
    </w:p>
  </w:endnote>
  <w:endnote w:type="continuationSeparator" w:id="0">
    <w:p w:rsidR="00B11DFF" w:rsidRDefault="00B11DFF" w:rsidP="005604B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HGP明朝B">
    <w:altName w:val="游ゴシック"/>
    <w:panose1 w:val="02020800000000000000"/>
    <w:charset w:val="80"/>
    <w:family w:val="roman"/>
    <w:pitch w:val="variable"/>
    <w:sig w:usb0="80000281" w:usb1="28C76CF8" w:usb2="00000010" w:usb3="00000000" w:csb0="00020000" w:csb1="00000000"/>
  </w:font>
  <w:font w:name="游ゴシック Light">
    <w:panose1 w:val="020B0300000000000000"/>
    <w:charset w:val="80"/>
    <w:family w:val="modern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B11DFF" w:rsidRDefault="00B11DFF" w:rsidP="005604B0">
      <w:pPr>
        <w:spacing w:after="0" w:line="240" w:lineRule="auto"/>
      </w:pPr>
      <w:r>
        <w:separator/>
      </w:r>
    </w:p>
  </w:footnote>
  <w:footnote w:type="continuationSeparator" w:id="0">
    <w:p w:rsidR="00B11DFF" w:rsidRDefault="00B11DFF" w:rsidP="005604B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65C34907"/>
    <w:multiLevelType w:val="multilevel"/>
    <w:tmpl w:val="6B2E2806"/>
    <w:lvl w:ilvl="0">
      <w:start w:val="1"/>
      <w:numFmt w:val="decimal"/>
      <w:pStyle w:val="jasidsection"/>
      <w:lvlText w:val="%1."/>
      <w:lvlJc w:val="left"/>
      <w:pPr>
        <w:ind w:left="425" w:hanging="425"/>
      </w:pPr>
      <w:rPr>
        <w:rFonts w:ascii="Times New Roman" w:hAnsi="Times New Roman" w:hint="default"/>
      </w:rPr>
    </w:lvl>
    <w:lvl w:ilvl="1">
      <w:start w:val="1"/>
      <w:numFmt w:val="decimal"/>
      <w:pStyle w:val="jasidsubsection"/>
      <w:lvlText w:val="%1.%2"/>
      <w:lvlJc w:val="left"/>
      <w:pPr>
        <w:ind w:left="992" w:hanging="567"/>
      </w:pPr>
    </w:lvl>
    <w:lvl w:ilvl="2">
      <w:start w:val="1"/>
      <w:numFmt w:val="decimal"/>
      <w:pStyle w:val="jasidsubsubsection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num w:numId="1">
    <w:abstractNumId w:val="0"/>
  </w:num>
  <w:num w:numId="2">
    <w:abstractNumId w:val="0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NLYwNTIxNzU2tTQyNjNX0lEKTi0uzszPAykwNKwFABopCXEtAAAA"/>
  </w:docVars>
  <w:rsids>
    <w:rsidRoot w:val="00172392"/>
    <w:rsid w:val="00035BF5"/>
    <w:rsid w:val="00040E4E"/>
    <w:rsid w:val="000439AD"/>
    <w:rsid w:val="00061ADB"/>
    <w:rsid w:val="00070AE8"/>
    <w:rsid w:val="00071B6E"/>
    <w:rsid w:val="00075D36"/>
    <w:rsid w:val="000A70AF"/>
    <w:rsid w:val="001000AF"/>
    <w:rsid w:val="0012134C"/>
    <w:rsid w:val="00147D32"/>
    <w:rsid w:val="00166331"/>
    <w:rsid w:val="00172392"/>
    <w:rsid w:val="00176AC9"/>
    <w:rsid w:val="001775D7"/>
    <w:rsid w:val="001F19AC"/>
    <w:rsid w:val="001F6DF5"/>
    <w:rsid w:val="00210BFC"/>
    <w:rsid w:val="00243AE2"/>
    <w:rsid w:val="002644DE"/>
    <w:rsid w:val="002814AB"/>
    <w:rsid w:val="002926F0"/>
    <w:rsid w:val="002C74C9"/>
    <w:rsid w:val="002D1341"/>
    <w:rsid w:val="002E5C1E"/>
    <w:rsid w:val="002F44A5"/>
    <w:rsid w:val="00301EDC"/>
    <w:rsid w:val="00306955"/>
    <w:rsid w:val="00311BD3"/>
    <w:rsid w:val="00313920"/>
    <w:rsid w:val="00317CA8"/>
    <w:rsid w:val="0037218A"/>
    <w:rsid w:val="003808A0"/>
    <w:rsid w:val="00397A84"/>
    <w:rsid w:val="003B6AAD"/>
    <w:rsid w:val="003D4006"/>
    <w:rsid w:val="004064ED"/>
    <w:rsid w:val="00432A9F"/>
    <w:rsid w:val="004464B0"/>
    <w:rsid w:val="00490EA1"/>
    <w:rsid w:val="004A52B4"/>
    <w:rsid w:val="004A530E"/>
    <w:rsid w:val="004B0C20"/>
    <w:rsid w:val="004B14AB"/>
    <w:rsid w:val="004C2110"/>
    <w:rsid w:val="004E4AC5"/>
    <w:rsid w:val="004F145D"/>
    <w:rsid w:val="00505774"/>
    <w:rsid w:val="005118C7"/>
    <w:rsid w:val="00560015"/>
    <w:rsid w:val="005604B0"/>
    <w:rsid w:val="005A1AB4"/>
    <w:rsid w:val="005E0B42"/>
    <w:rsid w:val="005E1A97"/>
    <w:rsid w:val="005F0CE7"/>
    <w:rsid w:val="005F13EC"/>
    <w:rsid w:val="005F4B12"/>
    <w:rsid w:val="00603298"/>
    <w:rsid w:val="006205B0"/>
    <w:rsid w:val="006445C1"/>
    <w:rsid w:val="006C61A6"/>
    <w:rsid w:val="006F33E7"/>
    <w:rsid w:val="00720E18"/>
    <w:rsid w:val="007261CC"/>
    <w:rsid w:val="0072772D"/>
    <w:rsid w:val="00743226"/>
    <w:rsid w:val="00743F03"/>
    <w:rsid w:val="00744F0E"/>
    <w:rsid w:val="00747861"/>
    <w:rsid w:val="007514CD"/>
    <w:rsid w:val="007521E6"/>
    <w:rsid w:val="007549F6"/>
    <w:rsid w:val="00784434"/>
    <w:rsid w:val="00794FAD"/>
    <w:rsid w:val="00795B89"/>
    <w:rsid w:val="00797413"/>
    <w:rsid w:val="007A033A"/>
    <w:rsid w:val="007B11CE"/>
    <w:rsid w:val="007C326C"/>
    <w:rsid w:val="007C5F85"/>
    <w:rsid w:val="007C7A3B"/>
    <w:rsid w:val="007E4434"/>
    <w:rsid w:val="0084778D"/>
    <w:rsid w:val="0087408E"/>
    <w:rsid w:val="008E6F1E"/>
    <w:rsid w:val="008F41A7"/>
    <w:rsid w:val="00902024"/>
    <w:rsid w:val="00913BD9"/>
    <w:rsid w:val="00926556"/>
    <w:rsid w:val="00937C35"/>
    <w:rsid w:val="00945712"/>
    <w:rsid w:val="00947A90"/>
    <w:rsid w:val="00984278"/>
    <w:rsid w:val="009C11B5"/>
    <w:rsid w:val="009C6E5C"/>
    <w:rsid w:val="009D1682"/>
    <w:rsid w:val="00A62917"/>
    <w:rsid w:val="00A642AF"/>
    <w:rsid w:val="00A65BEE"/>
    <w:rsid w:val="00AB17BE"/>
    <w:rsid w:val="00AF39E6"/>
    <w:rsid w:val="00AF65A6"/>
    <w:rsid w:val="00B05C1B"/>
    <w:rsid w:val="00B11DFF"/>
    <w:rsid w:val="00B3645F"/>
    <w:rsid w:val="00B510FB"/>
    <w:rsid w:val="00BA09B9"/>
    <w:rsid w:val="00BB1C4E"/>
    <w:rsid w:val="00BB34FD"/>
    <w:rsid w:val="00BD24AC"/>
    <w:rsid w:val="00BF6DFA"/>
    <w:rsid w:val="00BF76AA"/>
    <w:rsid w:val="00C01FE1"/>
    <w:rsid w:val="00C143C8"/>
    <w:rsid w:val="00C33A7F"/>
    <w:rsid w:val="00C4457F"/>
    <w:rsid w:val="00C53BA8"/>
    <w:rsid w:val="00C563AA"/>
    <w:rsid w:val="00C6320B"/>
    <w:rsid w:val="00C640F5"/>
    <w:rsid w:val="00C65827"/>
    <w:rsid w:val="00CA1048"/>
    <w:rsid w:val="00CA1F67"/>
    <w:rsid w:val="00CB0BEC"/>
    <w:rsid w:val="00CB51AB"/>
    <w:rsid w:val="00CB6E83"/>
    <w:rsid w:val="00CD0260"/>
    <w:rsid w:val="00CF0DCA"/>
    <w:rsid w:val="00D05BA0"/>
    <w:rsid w:val="00D93519"/>
    <w:rsid w:val="00DC178B"/>
    <w:rsid w:val="00DD4294"/>
    <w:rsid w:val="00DE26AA"/>
    <w:rsid w:val="00DE2767"/>
    <w:rsid w:val="00E76B83"/>
    <w:rsid w:val="00EA1DFC"/>
    <w:rsid w:val="00EA44CC"/>
    <w:rsid w:val="00EA7270"/>
    <w:rsid w:val="00EE05F3"/>
    <w:rsid w:val="00EF1704"/>
    <w:rsid w:val="00F3084A"/>
    <w:rsid w:val="00F57E73"/>
    <w:rsid w:val="00F85552"/>
    <w:rsid w:val="00FA0D9E"/>
    <w:rsid w:val="00FB0585"/>
    <w:rsid w:val="00FB12DA"/>
    <w:rsid w:val="00FD60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4:docId w14:val="15A34C8F"/>
  <w15:chartTrackingRefBased/>
  <w15:docId w15:val="{97E106CF-71E3-4830-8C03-81E7D2CF0C8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4E4AC5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jasidparagraph">
    <w:name w:val="jasid.paragraph"/>
    <w:basedOn w:val="ListParagraph"/>
    <w:link w:val="jasidparagraphChar"/>
    <w:qFormat/>
    <w:rsid w:val="007C326C"/>
    <w:pPr>
      <w:widowControl w:val="0"/>
      <w:spacing w:after="0" w:line="240" w:lineRule="auto"/>
      <w:ind w:left="0" w:firstLine="426"/>
      <w:contextualSpacing w:val="0"/>
      <w:jc w:val="both"/>
    </w:pPr>
    <w:rPr>
      <w:rFonts w:ascii="Times New Roman" w:eastAsia="ＭＳ 明朝" w:hAnsi="Times New Roman" w:cs="Times New Roman"/>
      <w:kern w:val="2"/>
      <w:sz w:val="21"/>
    </w:rPr>
  </w:style>
  <w:style w:type="character" w:customStyle="1" w:styleId="jasidparagraphChar">
    <w:name w:val="jasid.paragraph Char"/>
    <w:basedOn w:val="DefaultParagraphFont"/>
    <w:link w:val="jasidparagraph"/>
    <w:rsid w:val="007C326C"/>
    <w:rPr>
      <w:rFonts w:ascii="Times New Roman" w:eastAsia="ＭＳ 明朝" w:hAnsi="Times New Roman" w:cs="Times New Roman"/>
      <w:kern w:val="2"/>
      <w:sz w:val="21"/>
    </w:rPr>
  </w:style>
  <w:style w:type="paragraph" w:styleId="ListParagraph">
    <w:name w:val="List Paragraph"/>
    <w:basedOn w:val="Normal"/>
    <w:uiPriority w:val="34"/>
    <w:qFormat/>
    <w:rsid w:val="007C326C"/>
    <w:pPr>
      <w:ind w:left="720"/>
      <w:contextualSpacing/>
    </w:pPr>
  </w:style>
  <w:style w:type="paragraph" w:customStyle="1" w:styleId="jasidsection">
    <w:name w:val="jasid.section"/>
    <w:basedOn w:val="Normal"/>
    <w:link w:val="jasidsectionChar"/>
    <w:qFormat/>
    <w:rsid w:val="007C326C"/>
    <w:pPr>
      <w:widowControl w:val="0"/>
      <w:numPr>
        <w:numId w:val="3"/>
      </w:numPr>
      <w:tabs>
        <w:tab w:val="left" w:pos="567"/>
      </w:tabs>
      <w:spacing w:after="0" w:line="240" w:lineRule="auto"/>
      <w:jc w:val="both"/>
    </w:pPr>
    <w:rPr>
      <w:rFonts w:ascii="Times New Roman" w:eastAsia="HGP明朝B" w:hAnsi="Times New Roman" w:cs="Times New Roman"/>
      <w:kern w:val="2"/>
      <w:sz w:val="21"/>
      <w:szCs w:val="21"/>
    </w:rPr>
  </w:style>
  <w:style w:type="character" w:customStyle="1" w:styleId="jasidsectionChar">
    <w:name w:val="jasid.section Char"/>
    <w:basedOn w:val="DefaultParagraphFont"/>
    <w:link w:val="jasid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jasidsubsection">
    <w:name w:val="jasid.subsection"/>
    <w:basedOn w:val="jasidsection"/>
    <w:link w:val="jasidsubsectionChar"/>
    <w:qFormat/>
    <w:rsid w:val="007C326C"/>
    <w:pPr>
      <w:numPr>
        <w:ilvl w:val="1"/>
      </w:numPr>
      <w:tabs>
        <w:tab w:val="clear" w:pos="567"/>
        <w:tab w:val="left" w:pos="426"/>
      </w:tabs>
    </w:pPr>
  </w:style>
  <w:style w:type="character" w:customStyle="1" w:styleId="jasidsubsectionChar">
    <w:name w:val="jasid.subsection Char"/>
    <w:basedOn w:val="jasidsectionChar"/>
    <w:link w:val="jasidsub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jasidsubsubsection">
    <w:name w:val="jasid.subsubsection"/>
    <w:basedOn w:val="jasidsubsection"/>
    <w:link w:val="jasidsubsubsectionChar"/>
    <w:qFormat/>
    <w:rsid w:val="007C326C"/>
    <w:pPr>
      <w:numPr>
        <w:ilvl w:val="2"/>
      </w:numPr>
    </w:pPr>
  </w:style>
  <w:style w:type="character" w:customStyle="1" w:styleId="jasidsubsubsectionChar">
    <w:name w:val="jasid.subsubsection Char"/>
    <w:basedOn w:val="jasidsubsectionChar"/>
    <w:link w:val="jasidsubsub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rdate">
    <w:name w:val="r.date"/>
    <w:basedOn w:val="Normal"/>
    <w:qFormat/>
    <w:rsid w:val="00B05C1B"/>
    <w:pPr>
      <w:widowControl w:val="0"/>
      <w:spacing w:after="0" w:line="240" w:lineRule="auto"/>
      <w:jc w:val="both"/>
    </w:pPr>
    <w:rPr>
      <w:rFonts w:ascii="Times New Roman" w:hAnsi="Times New Roman" w:cs="Times New Roman"/>
      <w:kern w:val="2"/>
      <w:sz w:val="21"/>
      <w:bdr w:val="single" w:sz="4" w:space="0" w:color="FF0000"/>
    </w:rPr>
  </w:style>
  <w:style w:type="paragraph" w:customStyle="1" w:styleId="rtype">
    <w:name w:val="r.type"/>
    <w:basedOn w:val="rdate"/>
    <w:qFormat/>
    <w:rsid w:val="00B05C1B"/>
    <w:rPr>
      <w:b/>
      <w:color w:val="FF0000"/>
      <w:u w:val="single"/>
      <w:bdr w:val="none" w:sz="0" w:space="0" w:color="auto"/>
    </w:rPr>
  </w:style>
  <w:style w:type="paragraph" w:styleId="Bibliography">
    <w:name w:val="Bibliography"/>
    <w:basedOn w:val="Normal"/>
    <w:next w:val="Normal"/>
    <w:uiPriority w:val="37"/>
    <w:unhideWhenUsed/>
    <w:rsid w:val="0072772D"/>
    <w:pPr>
      <w:spacing w:after="0" w:line="240" w:lineRule="auto"/>
      <w:ind w:left="720" w:hanging="720"/>
    </w:pPr>
  </w:style>
  <w:style w:type="paragraph" w:styleId="Header">
    <w:name w:val="header"/>
    <w:basedOn w:val="Normal"/>
    <w:link w:val="HeaderChar"/>
    <w:uiPriority w:val="99"/>
    <w:unhideWhenUsed/>
    <w:rsid w:val="005604B0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604B0"/>
  </w:style>
  <w:style w:type="paragraph" w:styleId="Footer">
    <w:name w:val="footer"/>
    <w:basedOn w:val="Normal"/>
    <w:link w:val="FooterChar"/>
    <w:uiPriority w:val="99"/>
    <w:unhideWhenUsed/>
    <w:rsid w:val="005604B0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604B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90</TotalTime>
  <Pages>2</Pages>
  <Words>2395</Words>
  <Characters>13657</Characters>
  <Application>Microsoft Office Word</Application>
  <DocSecurity>0</DocSecurity>
  <Lines>113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0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iariniaina</dc:creator>
  <cp:keywords/>
  <dc:description/>
  <cp:lastModifiedBy>Andriariniaina</cp:lastModifiedBy>
  <cp:revision>45</cp:revision>
  <dcterms:created xsi:type="dcterms:W3CDTF">2022-11-25T12:21:00Z</dcterms:created>
  <dcterms:modified xsi:type="dcterms:W3CDTF">2023-08-03T13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6"&gt;&lt;session id="Hy2ye16F"/&gt;&lt;style id="http://www.zotero.org/styles/chicago-author-date-kyosei-en" hasBibliography="1" bibliographyStyleHasBeenSet="1"/&gt;&lt;prefs&gt;&lt;pref name="fieldType" value="Field"/&gt;&lt;/prefs&gt;&lt;/data&gt;</vt:lpwstr>
  </property>
</Properties>
</file>